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238F71" w14:textId="6848B774" w:rsidR="00B304BF" w:rsidRPr="009C406A" w:rsidRDefault="00E13390" w:rsidP="00F34B93">
      <w:pPr>
        <w:spacing w:line="360" w:lineRule="auto"/>
        <w:rPr>
          <w:b/>
        </w:rPr>
      </w:pPr>
      <w:r w:rsidRPr="009C406A">
        <w:rPr>
          <w:b/>
        </w:rPr>
        <w:t>Prefácio</w:t>
      </w:r>
      <w:r w:rsidR="00E70432">
        <w:rPr>
          <w:b/>
        </w:rPr>
        <w:t xml:space="preserve">: </w:t>
      </w:r>
      <w:r w:rsidR="003472D4">
        <w:rPr>
          <w:b/>
        </w:rPr>
        <w:t>a trajetória</w:t>
      </w:r>
    </w:p>
    <w:p w14:paraId="0B42B2AD" w14:textId="77777777" w:rsidR="00E13390" w:rsidRDefault="00E13390" w:rsidP="00F34B93">
      <w:pPr>
        <w:spacing w:line="360" w:lineRule="auto"/>
      </w:pPr>
    </w:p>
    <w:p w14:paraId="18CD5B69" w14:textId="1C7978DA" w:rsidR="00E13390" w:rsidRDefault="00AE1CC5" w:rsidP="00F34B93">
      <w:pPr>
        <w:spacing w:line="360" w:lineRule="auto"/>
        <w:ind w:firstLine="720"/>
        <w:rPr>
          <w:rFonts w:asciiTheme="majorHAnsi" w:hAnsiTheme="majorHAnsi"/>
        </w:rPr>
      </w:pPr>
      <w:r>
        <w:rPr>
          <w:rFonts w:asciiTheme="majorHAnsi" w:hAnsiTheme="majorHAnsi"/>
        </w:rPr>
        <w:t>Neste</w:t>
      </w:r>
      <w:r w:rsidR="000F4666">
        <w:rPr>
          <w:rFonts w:asciiTheme="majorHAnsi" w:hAnsiTheme="majorHAnsi"/>
        </w:rPr>
        <w:t xml:space="preserve"> prefácio</w:t>
      </w:r>
      <w:r w:rsidR="000F4666" w:rsidRPr="007F6E4B">
        <w:rPr>
          <w:rFonts w:asciiTheme="majorHAnsi" w:hAnsiTheme="majorHAnsi"/>
        </w:rPr>
        <w:t>, gostaria de esclarecer, de forma resumida, a trajetória do projeto ao longo do meu mestrado</w:t>
      </w:r>
      <w:r w:rsidR="00757D60">
        <w:rPr>
          <w:rFonts w:asciiTheme="majorHAnsi" w:hAnsiTheme="majorHAnsi"/>
        </w:rPr>
        <w:t>, para que, ao final, eu consig</w:t>
      </w:r>
      <w:r w:rsidR="007E2EA6">
        <w:rPr>
          <w:rFonts w:asciiTheme="majorHAnsi" w:hAnsiTheme="majorHAnsi"/>
        </w:rPr>
        <w:t>a mostrar</w:t>
      </w:r>
      <w:r w:rsidR="00773428">
        <w:rPr>
          <w:rFonts w:asciiTheme="majorHAnsi" w:hAnsiTheme="majorHAnsi"/>
        </w:rPr>
        <w:t xml:space="preserve"> as motivações por trás da pergunta que me coloco: </w:t>
      </w:r>
      <w:r w:rsidR="001E7C4D" w:rsidRPr="004B4D56">
        <w:rPr>
          <w:rFonts w:asciiTheme="majorHAnsi" w:hAnsiTheme="majorHAnsi"/>
          <w:highlight w:val="yellow"/>
        </w:rPr>
        <w:t>blabla.</w:t>
      </w:r>
    </w:p>
    <w:p w14:paraId="1BDC9194" w14:textId="77777777" w:rsidR="004B4D56" w:rsidRDefault="004B4D56" w:rsidP="00F34B93">
      <w:pPr>
        <w:spacing w:line="360" w:lineRule="auto"/>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77C996DB" w14:textId="77777777" w:rsidR="004B4D56" w:rsidRPr="00601FA1" w:rsidRDefault="004B4D56" w:rsidP="00F34B93">
      <w:pPr>
        <w:spacing w:line="360" w:lineRule="auto"/>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Pr>
          <w:rFonts w:asciiTheme="majorHAnsi" w:hAnsiTheme="majorHAnsi"/>
        </w:rPr>
        <w:fldChar w:fldCharType="separate"/>
      </w:r>
      <w:r w:rsidRPr="00A112B8">
        <w:rPr>
          <w:rFonts w:asciiTheme="majorHAnsi" w:hAnsiTheme="majorHAnsi"/>
          <w:noProof/>
        </w:rPr>
        <w:t>(</w:t>
      </w:r>
      <w:r>
        <w:rPr>
          <w:rFonts w:asciiTheme="majorHAnsi" w:hAnsiTheme="majorHAnsi"/>
          <w:noProof/>
        </w:rPr>
        <w:t xml:space="preserve">revisados em </w:t>
      </w:r>
      <w:r w:rsidRPr="00A112B8">
        <w:rPr>
          <w:rFonts w:asciiTheme="majorHAnsi" w:hAnsiTheme="majorHAnsi"/>
          <w:noProof/>
        </w:rPr>
        <w:t>Hairston, Ellner, Geber, Yoshida, &amp; Fox, 2005)</w:t>
      </w:r>
      <w:r>
        <w:rPr>
          <w:rFonts w:asciiTheme="majorHAnsi" w:hAnsiTheme="majorHAnsi"/>
        </w:rPr>
        <w:fldChar w:fldCharType="end"/>
      </w:r>
      <w:r w:rsidRPr="00601FA1">
        <w:rPr>
          <w:rFonts w:asciiTheme="majorHAnsi" w:hAnsiTheme="majorHAnsi"/>
        </w:rPr>
        <w:t>.</w:t>
      </w:r>
    </w:p>
    <w:p w14:paraId="0BAD4354" w14:textId="77777777" w:rsidR="004B4D56" w:rsidRDefault="004B4D56" w:rsidP="00F34B93">
      <w:pPr>
        <w:spacing w:line="360" w:lineRule="auto"/>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por ele teriam aptidões equivalentes, situação que de fato caracterizaria uma dinâmica neutra no nível das estratégias. No lugar disso, a neutralidade do modelo pode ocorrer no nível da </w:t>
      </w:r>
      <w:r>
        <w:rPr>
          <w:rFonts w:asciiTheme="majorHAnsi" w:hAnsiTheme="majorHAnsi"/>
        </w:rPr>
        <w:lastRenderedPageBreak/>
        <w:t xml:space="preserve">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10FC930F" w14:textId="5B0358B7" w:rsidR="004B4D56" w:rsidRDefault="004B4D56" w:rsidP="00F34B93">
      <w:pPr>
        <w:spacing w:line="360" w:lineRule="auto"/>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Adler, HilleRislambers, &amp; Levine, 2007; Fisher &amp; Mehta, 2013; Gravel, Canham, Beaudet, &amp; Messier, 2006; Hérault, 2007)</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w:t>
      </w:r>
      <w:r w:rsidR="00A43762">
        <w:rPr>
          <w:rFonts w:asciiTheme="majorHAnsi" w:hAnsiTheme="majorHAnsi"/>
        </w:rPr>
        <w:t xml:space="preserve"> para a Fapesp</w:t>
      </w:r>
      <w:r>
        <w:rPr>
          <w:rFonts w:asciiTheme="majorHAnsi" w:hAnsiTheme="majorHAnsi"/>
        </w:rPr>
        <w:t>, justifiquei as mudanças sugeridas e desenvolvi um texto, que eu usaria de base para redigir a introdução da dissertação.</w:t>
      </w:r>
    </w:p>
    <w:p w14:paraId="44A25A00" w14:textId="77777777" w:rsidR="004B4D56" w:rsidRDefault="004B4D56" w:rsidP="00F34B93">
      <w:pPr>
        <w:spacing w:line="360" w:lineRule="auto"/>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diversas tende a auxiliar na interpretação dos resultados, especialmente em estudos como o nosso, situados na interface entre duas áreas.</w:t>
      </w:r>
    </w:p>
    <w:p w14:paraId="23638AA4" w14:textId="77777777" w:rsidR="004B4D56" w:rsidRDefault="004B4D56" w:rsidP="00F34B93">
      <w:pPr>
        <w:spacing w:line="360" w:lineRule="auto"/>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3CCA8AD9" w14:textId="77777777" w:rsidR="004B4D56" w:rsidRPr="0081468F" w:rsidRDefault="004B4D56" w:rsidP="00F34B93">
      <w:pPr>
        <w:spacing w:line="360" w:lineRule="auto"/>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w:t>
      </w:r>
      <w:r w:rsidRPr="0081468F">
        <w:rPr>
          <w:rFonts w:asciiTheme="majorHAnsi" w:hAnsiTheme="majorHAnsi"/>
        </w:rPr>
        <w:t>literatura dispon</w:t>
      </w:r>
      <w:r>
        <w:rPr>
          <w:rFonts w:asciiTheme="majorHAnsi" w:hAnsiTheme="majorHAnsi"/>
        </w:rPr>
        <w:t>ível</w:t>
      </w:r>
      <w:r w:rsidRPr="0081468F">
        <w:rPr>
          <w:rFonts w:asciiTheme="majorHAnsi" w:hAnsiTheme="majorHAnsi"/>
        </w:rPr>
        <w:t>.</w:t>
      </w:r>
    </w:p>
    <w:p w14:paraId="23FCDBE5" w14:textId="2749678B" w:rsidR="00047E75" w:rsidRDefault="004B4D56" w:rsidP="00F34B93">
      <w:pPr>
        <w:widowControl w:val="0"/>
        <w:autoSpaceDE w:val="0"/>
        <w:autoSpaceDN w:val="0"/>
        <w:adjustRightInd w:val="0"/>
        <w:spacing w:after="240" w:line="360" w:lineRule="auto"/>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w:t>
      </w:r>
      <w:r w:rsidR="008E2EDA">
        <w:rPr>
          <w:rFonts w:asciiTheme="majorHAnsi" w:hAnsiTheme="majorHAnsi" w:cs="Times"/>
        </w:rPr>
        <w:t>s – um tema tão instigante! -</w:t>
      </w:r>
      <w:r>
        <w:rPr>
          <w:rFonts w:asciiTheme="majorHAnsi" w:hAnsiTheme="majorHAnsi" w:cs="Times"/>
        </w:rPr>
        <w:t xml:space="preserve">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614EB93A" w14:textId="0564BEA9" w:rsidR="00226C0C" w:rsidRDefault="00DA51FC" w:rsidP="00F56EE7">
      <w:pPr>
        <w:widowControl w:val="0"/>
        <w:autoSpaceDE w:val="0"/>
        <w:autoSpaceDN w:val="0"/>
        <w:adjustRightInd w:val="0"/>
        <w:spacing w:after="240" w:line="360" w:lineRule="auto"/>
        <w:ind w:firstLine="720"/>
        <w:contextualSpacing/>
        <w:jc w:val="both"/>
        <w:rPr>
          <w:rFonts w:asciiTheme="majorHAnsi" w:hAnsiTheme="majorHAnsi" w:cs="Times"/>
        </w:rPr>
      </w:pPr>
      <w:r>
        <w:rPr>
          <w:rFonts w:asciiTheme="majorHAnsi" w:hAnsiTheme="majorHAnsi" w:cs="Times"/>
        </w:rPr>
        <w:t xml:space="preserve">Ainda que </w:t>
      </w:r>
      <w:r w:rsidRPr="000065CA">
        <w:rPr>
          <w:rFonts w:asciiTheme="majorHAnsi" w:hAnsiTheme="majorHAnsi" w:cs="Times"/>
          <w:highlight w:val="yellow"/>
        </w:rPr>
        <w:t>BLABLA</w:t>
      </w:r>
      <w:r>
        <w:rPr>
          <w:rFonts w:asciiTheme="majorHAnsi" w:hAnsiTheme="majorHAnsi" w:cs="Times"/>
        </w:rPr>
        <w:t xml:space="preserve"> </w:t>
      </w:r>
      <w:r w:rsidR="00226C0C">
        <w:rPr>
          <w:rFonts w:asciiTheme="majorHAnsi" w:hAnsiTheme="majorHAnsi" w:cs="Times"/>
        </w:rPr>
        <w:t xml:space="preserve">tenham gerado ansiedade e insegurança, </w:t>
      </w:r>
      <w:r w:rsidR="00970F22">
        <w:rPr>
          <w:rFonts w:asciiTheme="majorHAnsi" w:hAnsiTheme="majorHAnsi" w:cs="Times"/>
        </w:rPr>
        <w:t>acredito que as mudanças na</w:t>
      </w:r>
      <w:r w:rsidR="00226C0C">
        <w:rPr>
          <w:rFonts w:asciiTheme="majorHAnsi" w:hAnsiTheme="majorHAnsi" w:cs="Times"/>
        </w:rPr>
        <w:t xml:space="preserve"> perspectiva foram necessári</w:t>
      </w:r>
      <w:r w:rsidR="00226C0C">
        <w:rPr>
          <w:rFonts w:asciiTheme="majorHAnsi" w:hAnsiTheme="majorHAnsi" w:cs="Times"/>
        </w:rPr>
        <w:t>as para a criação de um projeto</w:t>
      </w:r>
      <w:r w:rsidR="00226C0C">
        <w:rPr>
          <w:rFonts w:asciiTheme="majorHAnsi" w:hAnsiTheme="majorHAnsi" w:cs="Times"/>
        </w:rPr>
        <w:t xml:space="preserve"> interdisciplinar, para o amadurecimento da compreensão do modelo e do uso simulações computacionais e para que se abrisse para mim um horizonte de novas perguntas e áreas a estudar. Além disso, as mudanças permitiram que eu me </w:t>
      </w:r>
      <w:r w:rsidR="008830B2">
        <w:rPr>
          <w:rFonts w:asciiTheme="majorHAnsi" w:hAnsiTheme="majorHAnsi" w:cs="Times"/>
        </w:rPr>
        <w:t>entrasse em contato</w:t>
      </w:r>
      <w:r w:rsidR="00226C0C">
        <w:rPr>
          <w:rFonts w:asciiTheme="majorHAnsi" w:hAnsiTheme="majorHAnsi" w:cs="Times"/>
        </w:rPr>
        <w:t xml:space="preserve"> </w:t>
      </w:r>
      <w:r w:rsidR="008830B2">
        <w:rPr>
          <w:rFonts w:asciiTheme="majorHAnsi" w:hAnsiTheme="majorHAnsi" w:cs="Times"/>
        </w:rPr>
        <w:t>com</w:t>
      </w:r>
      <w:r w:rsidR="00226C0C">
        <w:rPr>
          <w:rFonts w:asciiTheme="majorHAnsi" w:hAnsiTheme="majorHAnsi" w:cs="Times"/>
        </w:rPr>
        <w:t xml:space="preserve"> diversos conteúdos da Ecologia de Comunidades e da Evolução, importantes para minha formação como ecóloga.</w:t>
      </w:r>
      <w:r w:rsidR="00F56EE7">
        <w:rPr>
          <w:rFonts w:asciiTheme="majorHAnsi" w:hAnsiTheme="majorHAnsi" w:cs="Times"/>
        </w:rPr>
        <w:t xml:space="preserve"> </w:t>
      </w:r>
      <w:r w:rsidR="00226C0C">
        <w:rPr>
          <w:rFonts w:asciiTheme="majorHAnsi" w:hAnsiTheme="majorHAnsi" w:cs="Times"/>
        </w:rPr>
        <w:t xml:space="preserve">Por fim, gostaria de acrescentar que ter </w:t>
      </w:r>
      <w:r w:rsidR="00794E0E">
        <w:rPr>
          <w:rFonts w:asciiTheme="majorHAnsi" w:hAnsiTheme="majorHAnsi" w:cs="Times"/>
        </w:rPr>
        <w:t xml:space="preserve">escrito </w:t>
      </w:r>
      <w:r w:rsidR="00F56EE7">
        <w:rPr>
          <w:rFonts w:asciiTheme="majorHAnsi" w:hAnsiTheme="majorHAnsi" w:cs="Times"/>
        </w:rPr>
        <w:t>este prefácio foi um exercício</w:t>
      </w:r>
      <w:r w:rsidR="00226C0C">
        <w:rPr>
          <w:rFonts w:asciiTheme="majorHAnsi" w:hAnsiTheme="majorHAnsi" w:cs="Times"/>
        </w:rPr>
        <w:t xml:space="preserve"> importante</w:t>
      </w:r>
      <w:r w:rsidR="00ED07DF">
        <w:rPr>
          <w:rFonts w:asciiTheme="majorHAnsi" w:hAnsiTheme="majorHAnsi" w:cs="Times"/>
        </w:rPr>
        <w:t xml:space="preserve"> para eu reconhecer</w:t>
      </w:r>
      <w:r w:rsidR="00226C0C">
        <w:rPr>
          <w:rFonts w:asciiTheme="majorHAnsi" w:hAnsiTheme="majorHAnsi" w:cs="Times"/>
        </w:rPr>
        <w:t xml:space="preserve"> meu percurso no mestrado, que, afinal, foi um pequeno espelho do que parece ser o trabalho do cientista: sair de A mirando B, mas, no lugar disso, chegar em C, percorrendo uma trajetória não linear e, certamente, não prevista.</w:t>
      </w:r>
    </w:p>
    <w:p w14:paraId="0292D038"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554AA053"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AF581E6"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78514B2"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3777B6B9"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06A9AAAE"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36059606"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0F594298"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6E5C6F99"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6B322B21"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7EAD7637"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5F9D051A"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5D9B0A8"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B5ADA53"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85CAEDC" w14:textId="77777777" w:rsidR="00612B2D" w:rsidRDefault="00612B2D"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57766BF5"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75186C9E" w14:textId="64944E5A" w:rsidR="003A1FBE" w:rsidRPr="009C406A" w:rsidRDefault="00676B43" w:rsidP="00F56EE7">
      <w:pPr>
        <w:widowControl w:val="0"/>
        <w:autoSpaceDE w:val="0"/>
        <w:autoSpaceDN w:val="0"/>
        <w:adjustRightInd w:val="0"/>
        <w:spacing w:after="240" w:line="360" w:lineRule="auto"/>
        <w:ind w:firstLine="720"/>
        <w:contextualSpacing/>
        <w:jc w:val="both"/>
        <w:rPr>
          <w:rFonts w:cs="Times"/>
          <w:b/>
        </w:rPr>
      </w:pPr>
      <w:r>
        <w:rPr>
          <w:rFonts w:cs="Times"/>
          <w:b/>
        </w:rPr>
        <w:t>Posfácio: vulgar sem ser sexy</w:t>
      </w:r>
      <w:bookmarkStart w:id="0" w:name="_GoBack"/>
      <w:bookmarkEnd w:id="0"/>
    </w:p>
    <w:p w14:paraId="6801B8B7" w14:textId="77777777" w:rsidR="003A1FBE" w:rsidRDefault="003A1FBE" w:rsidP="00F56EE7">
      <w:pPr>
        <w:widowControl w:val="0"/>
        <w:autoSpaceDE w:val="0"/>
        <w:autoSpaceDN w:val="0"/>
        <w:adjustRightInd w:val="0"/>
        <w:spacing w:after="240" w:line="360" w:lineRule="auto"/>
        <w:ind w:firstLine="720"/>
        <w:contextualSpacing/>
        <w:jc w:val="both"/>
        <w:rPr>
          <w:rFonts w:asciiTheme="majorHAnsi" w:hAnsiTheme="majorHAnsi" w:cs="Times"/>
        </w:rPr>
      </w:pPr>
    </w:p>
    <w:p w14:paraId="2EED40CD" w14:textId="5744EA09" w:rsidR="003A1FBE" w:rsidRDefault="00B658BD" w:rsidP="00D31FDD">
      <w:pPr>
        <w:widowControl w:val="0"/>
        <w:autoSpaceDE w:val="0"/>
        <w:autoSpaceDN w:val="0"/>
        <w:adjustRightInd w:val="0"/>
        <w:spacing w:after="240" w:line="360" w:lineRule="auto"/>
        <w:ind w:left="720" w:firstLine="720"/>
        <w:contextualSpacing/>
        <w:jc w:val="both"/>
        <w:rPr>
          <w:rFonts w:asciiTheme="majorHAnsi" w:hAnsiTheme="majorHAnsi" w:cs="Times"/>
        </w:rPr>
      </w:pPr>
      <w:r>
        <w:rPr>
          <w:rFonts w:asciiTheme="majorHAnsi" w:hAnsiTheme="majorHAnsi" w:cs="Times"/>
        </w:rPr>
        <w:t>Ao</w:t>
      </w:r>
      <w:r w:rsidR="00612B2D">
        <w:rPr>
          <w:rFonts w:asciiTheme="majorHAnsi" w:hAnsiTheme="majorHAnsi" w:cs="Times"/>
        </w:rPr>
        <w:t xml:space="preserve"> escrever esta dissertação, me d</w:t>
      </w:r>
      <w:r w:rsidR="00651976">
        <w:rPr>
          <w:rFonts w:asciiTheme="majorHAnsi" w:hAnsiTheme="majorHAnsi" w:cs="Times"/>
        </w:rPr>
        <w:t xml:space="preserve">eparei com a seguinte situação: para </w:t>
      </w:r>
      <w:r w:rsidR="000F1963">
        <w:rPr>
          <w:rFonts w:asciiTheme="majorHAnsi" w:hAnsiTheme="majorHAnsi" w:cs="Times"/>
        </w:rPr>
        <w:t>tratar</w:t>
      </w:r>
      <w:r w:rsidR="00E36811">
        <w:rPr>
          <w:rFonts w:asciiTheme="majorHAnsi" w:hAnsiTheme="majorHAnsi" w:cs="Times"/>
        </w:rPr>
        <w:t xml:space="preserve"> dos pontos de intersecção entre</w:t>
      </w:r>
      <w:r w:rsidR="000F1963">
        <w:rPr>
          <w:rFonts w:asciiTheme="majorHAnsi" w:hAnsiTheme="majorHAnsi" w:cs="Times"/>
        </w:rPr>
        <w:t xml:space="preserve"> Ecologia e E</w:t>
      </w:r>
      <w:r w:rsidR="00651976">
        <w:rPr>
          <w:rFonts w:asciiTheme="majorHAnsi" w:hAnsiTheme="majorHAnsi" w:cs="Times"/>
        </w:rPr>
        <w:t xml:space="preserve">volução, </w:t>
      </w:r>
      <w:r>
        <w:rPr>
          <w:rFonts w:asciiTheme="majorHAnsi" w:hAnsiTheme="majorHAnsi" w:cs="Times"/>
        </w:rPr>
        <w:t xml:space="preserve">como escapar de começar citando Darwin? </w:t>
      </w:r>
    </w:p>
    <w:p w14:paraId="4FCCFE3D" w14:textId="77777777" w:rsidR="001E7C4D" w:rsidRDefault="001E7C4D" w:rsidP="00F34B93">
      <w:pPr>
        <w:spacing w:line="360" w:lineRule="auto"/>
        <w:ind w:firstLine="720"/>
      </w:pPr>
    </w:p>
    <w:sectPr w:rsidR="001E7C4D" w:rsidSect="006E5D7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8"/>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3390"/>
    <w:rsid w:val="000065CA"/>
    <w:rsid w:val="00047E75"/>
    <w:rsid w:val="000F1963"/>
    <w:rsid w:val="000F4666"/>
    <w:rsid w:val="001E7C4D"/>
    <w:rsid w:val="00226C0C"/>
    <w:rsid w:val="002C6F75"/>
    <w:rsid w:val="003472D4"/>
    <w:rsid w:val="003A1FBE"/>
    <w:rsid w:val="004B4D56"/>
    <w:rsid w:val="00565156"/>
    <w:rsid w:val="005A75AD"/>
    <w:rsid w:val="00612B2D"/>
    <w:rsid w:val="00626EB9"/>
    <w:rsid w:val="00651976"/>
    <w:rsid w:val="00676B43"/>
    <w:rsid w:val="006E5D79"/>
    <w:rsid w:val="00757D60"/>
    <w:rsid w:val="00773428"/>
    <w:rsid w:val="007809C9"/>
    <w:rsid w:val="00794E0E"/>
    <w:rsid w:val="007E2EA6"/>
    <w:rsid w:val="008830B2"/>
    <w:rsid w:val="008E2EDA"/>
    <w:rsid w:val="00970F22"/>
    <w:rsid w:val="009C406A"/>
    <w:rsid w:val="00A43762"/>
    <w:rsid w:val="00AB2938"/>
    <w:rsid w:val="00AE1CC5"/>
    <w:rsid w:val="00B304BF"/>
    <w:rsid w:val="00B658BD"/>
    <w:rsid w:val="00BA0E46"/>
    <w:rsid w:val="00BD7336"/>
    <w:rsid w:val="00D31FDD"/>
    <w:rsid w:val="00DA51FC"/>
    <w:rsid w:val="00E13390"/>
    <w:rsid w:val="00E36811"/>
    <w:rsid w:val="00E70432"/>
    <w:rsid w:val="00ED07DF"/>
    <w:rsid w:val="00F34B93"/>
    <w:rsid w:val="00F462CA"/>
    <w:rsid w:val="00F56EE7"/>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BF5319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5</Pages>
  <Words>4062</Words>
  <Characters>23157</Characters>
  <Application>Microsoft Macintosh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7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40</cp:revision>
  <dcterms:created xsi:type="dcterms:W3CDTF">2017-07-13T23:17:00Z</dcterms:created>
  <dcterms:modified xsi:type="dcterms:W3CDTF">2017-07-14T00:24:00Z</dcterms:modified>
</cp:coreProperties>
</file>